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14C7D835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is system can be </w:t>
      </w:r>
      <w:r w:rsidR="000C5E01">
        <w:rPr>
          <w:rFonts w:ascii="Arial" w:eastAsiaTheme="minorEastAsia" w:hAnsi="Arial" w:cs="Arial"/>
          <w:sz w:val="20"/>
          <w:szCs w:val="20"/>
        </w:rPr>
        <w:t>minimally parameterized</w:t>
      </w:r>
      <w:r w:rsidR="009E0A02">
        <w:rPr>
          <w:rFonts w:ascii="Arial" w:eastAsiaTheme="minorEastAsia" w:hAnsi="Arial" w:cs="Arial"/>
          <w:sz w:val="20"/>
          <w:szCs w:val="20"/>
        </w:rPr>
        <w:t xml:space="preserve">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FAB0D9A" w14:textId="29F0A72E" w:rsidR="00586574" w:rsidRDefault="0058657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onstant oxygen</w:t>
      </w:r>
    </w:p>
    <w:p w14:paraId="7A026F47" w14:textId="05114ED2" w:rsidR="00DC4D05" w:rsidRDefault="00AE4B69" w:rsidP="00AE4B69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diameter a mucus plug must be to allow for anaerobic bacteria to survive in its interior. The critical domain size problem asks how large a habitat must be to support a population, </w:t>
      </w:r>
      <w:r w:rsidR="00FA6634">
        <w:rPr>
          <w:rFonts w:ascii="Arial" w:hAnsi="Arial" w:cs="Arial"/>
          <w:sz w:val="20"/>
          <w:szCs w:val="20"/>
        </w:rPr>
        <w:t>e.g.,</w:t>
      </w:r>
      <w:r>
        <w:rPr>
          <w:rFonts w:ascii="Arial" w:hAnsi="Arial" w:cs="Arial"/>
          <w:sz w:val="20"/>
          <w:szCs w:val="20"/>
        </w:rPr>
        <w:t xml:space="preserve"> the </w:t>
      </w:r>
      <w:r w:rsidR="00FA6634">
        <w:rPr>
          <w:rFonts w:ascii="Arial" w:hAnsi="Arial" w:cs="Arial"/>
          <w:sz w:val="20"/>
          <w:szCs w:val="20"/>
        </w:rPr>
        <w:t xml:space="preserve">minimum </w:t>
      </w:r>
      <w:r>
        <w:rPr>
          <w:rFonts w:ascii="Arial" w:hAnsi="Arial" w:cs="Arial"/>
          <w:sz w:val="20"/>
          <w:szCs w:val="20"/>
        </w:rPr>
        <w:t>size a refuge must be for a</w:t>
      </w:r>
      <w:r w:rsidR="00FA6634">
        <w:rPr>
          <w:rFonts w:ascii="Arial" w:hAnsi="Arial" w:cs="Arial"/>
          <w:sz w:val="20"/>
          <w:szCs w:val="20"/>
        </w:rPr>
        <w:t xml:space="preserve"> protected</w:t>
      </w:r>
      <w:r>
        <w:rPr>
          <w:rFonts w:ascii="Arial" w:hAnsi="Arial" w:cs="Arial"/>
          <w:sz w:val="20"/>
          <w:szCs w:val="20"/>
        </w:rPr>
        <w:t xml:space="preserve"> </w:t>
      </w:r>
      <w:r w:rsidR="00FA6634">
        <w:rPr>
          <w:rFonts w:ascii="Arial" w:hAnsi="Arial" w:cs="Arial"/>
          <w:sz w:val="20"/>
          <w:szCs w:val="20"/>
        </w:rPr>
        <w:t>species</w:t>
      </w:r>
      <w:r>
        <w:rPr>
          <w:rFonts w:ascii="Arial" w:hAnsi="Arial" w:cs="Arial"/>
          <w:sz w:val="20"/>
          <w:szCs w:val="20"/>
        </w:rPr>
        <w:t xml:space="preserve"> to survive 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(13-15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>. Here, we consider how large a mucus plug must be to have a hypoxic region in which anaerobic bacteria can survive.</w:t>
      </w:r>
      <w:r>
        <w:rPr>
          <w:rFonts w:ascii="Arial" w:hAnsi="Arial" w:cs="Arial"/>
          <w:sz w:val="20"/>
          <w:szCs w:val="20"/>
        </w:rPr>
        <w:t xml:space="preserve"> </w:t>
      </w:r>
      <w:r w:rsidR="00F4789A">
        <w:rPr>
          <w:rFonts w:ascii="Arial" w:hAnsi="Arial" w:cs="Arial"/>
          <w:sz w:val="20"/>
          <w:szCs w:val="20"/>
        </w:rPr>
        <w:t>We first consider a simplified version of the model</w:t>
      </w:r>
      <w:r w:rsidR="007E047F">
        <w:rPr>
          <w:rFonts w:ascii="Arial" w:hAnsi="Arial" w:cs="Arial"/>
          <w:sz w:val="20"/>
          <w:szCs w:val="20"/>
        </w:rPr>
        <w:t xml:space="preserve"> that considers only oxygen-dependent growth of </w:t>
      </w:r>
      <w:r w:rsidR="00D3796B">
        <w:rPr>
          <w:rFonts w:ascii="Arial" w:hAnsi="Arial" w:cs="Arial"/>
          <w:sz w:val="20"/>
          <w:szCs w:val="20"/>
        </w:rPr>
        <w:t xml:space="preserve">anaerobic bacteria with a constant oxygen concentration. </w:t>
      </w:r>
      <w:r w:rsidR="005B00CF">
        <w:rPr>
          <w:rFonts w:ascii="Arial" w:hAnsi="Arial" w:cs="Arial"/>
          <w:sz w:val="20"/>
          <w:szCs w:val="20"/>
        </w:rPr>
        <w:t>This</w:t>
      </w:r>
      <w:r w:rsidR="007760F9">
        <w:rPr>
          <w:rFonts w:ascii="Arial" w:hAnsi="Arial" w:cs="Arial"/>
          <w:sz w:val="20"/>
          <w:szCs w:val="20"/>
        </w:rPr>
        <w:t xml:space="preserve"> gives the single equation</w:t>
      </w:r>
    </w:p>
    <w:p w14:paraId="79F00CF9" w14:textId="77777777" w:rsidR="007760F9" w:rsidRDefault="007760F9" w:rsidP="00AE4B69">
      <w:pPr>
        <w:rPr>
          <w:rFonts w:ascii="Arial" w:hAnsi="Arial" w:cs="Arial"/>
          <w:sz w:val="20"/>
          <w:szCs w:val="20"/>
        </w:rPr>
      </w:pPr>
    </w:p>
    <w:p w14:paraId="1CAE91DA" w14:textId="2125077C" w:rsidR="007760F9" w:rsidRPr="001B0B6F" w:rsidRDefault="007760F9" w:rsidP="00AE4B69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b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0</m:t>
                  </m:r>
                </m:sub>
              </m:sSub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b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0</m:t>
                  </m:r>
                </m:sub>
              </m:sSub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+D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890AF6E" w14:textId="77777777" w:rsidR="001B0B6F" w:rsidRDefault="001B0B6F" w:rsidP="00AE4B69">
      <w:pPr>
        <w:rPr>
          <w:rFonts w:ascii="Arial" w:eastAsiaTheme="minorEastAsia" w:hAnsi="Arial" w:cs="Arial"/>
          <w:sz w:val="20"/>
          <w:szCs w:val="20"/>
        </w:rPr>
      </w:pPr>
    </w:p>
    <w:p w14:paraId="2DAAB636" w14:textId="074FBEA8" w:rsidR="001B0B6F" w:rsidRPr="007760F9" w:rsidRDefault="00FA0865" w:rsidP="00AE4B69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0</m:t>
            </m:r>
          </m:sub>
        </m:sSub>
      </m:oMath>
      <w:r>
        <w:rPr>
          <w:rFonts w:ascii="Arial" w:eastAsiaTheme="minorEastAsia" w:hAnsi="Arial" w:cs="Arial"/>
          <w:sz w:val="20"/>
          <w:szCs w:val="20"/>
        </w:rPr>
        <w:t xml:space="preserve"> is constant and we </w:t>
      </w:r>
      <w:r w:rsidR="007A1630">
        <w:rPr>
          <w:rFonts w:ascii="Arial" w:eastAsiaTheme="minorEastAsia" w:hAnsi="Arial" w:cs="Arial"/>
          <w:sz w:val="20"/>
          <w:szCs w:val="20"/>
        </w:rPr>
        <w:t xml:space="preserve">impose the boundary condition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f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>
        <w:rPr>
          <w:rFonts w:ascii="Arial" w:eastAsiaTheme="minorEastAsia" w:hAnsi="Arial" w:cs="Arial"/>
          <w:sz w:val="20"/>
          <w:szCs w:val="20"/>
        </w:rPr>
        <w:t>.</w:t>
      </w:r>
      <w:r w:rsidR="00BD46D5">
        <w:rPr>
          <w:rFonts w:ascii="Arial" w:eastAsiaTheme="minorEastAsia" w:hAnsi="Arial" w:cs="Arial"/>
          <w:sz w:val="20"/>
          <w:szCs w:val="20"/>
        </w:rPr>
        <w:t xml:space="preserve"> This is a modified version of the Fisher-KPP equation </w:t>
      </w:r>
      <w:r w:rsidR="00FE10ED">
        <w:rPr>
          <w:rFonts w:ascii="Arial" w:eastAsiaTheme="minorEastAsia" w:hAnsi="Arial" w:cs="Arial"/>
          <w:sz w:val="20"/>
          <w:szCs w:val="20"/>
        </w:rPr>
        <w:t xml:space="preserve">which has </w:t>
      </w:r>
      <w:r w:rsidR="00CB6FB9">
        <w:rPr>
          <w:rFonts w:ascii="Arial" w:eastAsiaTheme="minorEastAsia" w:hAnsi="Arial" w:cs="Arial"/>
          <w:sz w:val="20"/>
          <w:szCs w:val="20"/>
        </w:rPr>
        <w:t xml:space="preserve">a well-known </w:t>
      </w:r>
      <w:r w:rsidR="004367E1">
        <w:rPr>
          <w:rFonts w:ascii="Arial" w:eastAsiaTheme="minorEastAsia" w:hAnsi="Arial" w:cs="Arial"/>
          <w:sz w:val="20"/>
          <w:szCs w:val="20"/>
        </w:rPr>
        <w:t xml:space="preserve">expression for the critical domain siz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π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/r</m:t>
            </m:r>
          </m:e>
        </m:rad>
      </m:oMath>
      <w:r w:rsidR="008448BB">
        <w:rPr>
          <w:rFonts w:ascii="Arial" w:eastAsiaTheme="minorEastAsia" w:hAnsi="Arial" w:cs="Arial"/>
          <w:sz w:val="20"/>
          <w:szCs w:val="20"/>
        </w:rPr>
        <w:t xml:space="preserve"> for diffusion coefficient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D</m:t>
        </m:r>
      </m:oMath>
      <w:r w:rsidR="008448BB">
        <w:rPr>
          <w:rFonts w:ascii="Arial" w:eastAsiaTheme="minorEastAsia" w:hAnsi="Arial" w:cs="Arial"/>
          <w:sz w:val="20"/>
          <w:szCs w:val="20"/>
        </w:rPr>
        <w:t xml:space="preserve"> and growth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0507C2">
        <w:rPr>
          <w:rFonts w:ascii="Arial" w:eastAsiaTheme="minorEastAsia" w:hAnsi="Arial" w:cs="Arial"/>
          <w:sz w:val="20"/>
          <w:szCs w:val="20"/>
        </w:rPr>
        <w:t xml:space="preserve"> </w:t>
      </w:r>
      <w:r w:rsidR="0092558B">
        <w:rPr>
          <w:rFonts w:ascii="Arial" w:eastAsiaTheme="minorEastAsia" w:hAnsi="Arial" w:cs="Arial"/>
          <w:sz w:val="20"/>
          <w:szCs w:val="20"/>
        </w:rPr>
        <w:t>which is found via phase-plane analysis of the steady-state solution</w:t>
      </w:r>
      <w:r w:rsidR="00C3316E">
        <w:rPr>
          <w:rFonts w:ascii="Arial" w:eastAsiaTheme="minorEastAsia" w:hAnsi="Arial" w:cs="Arial"/>
          <w:sz w:val="20"/>
          <w:szCs w:val="20"/>
        </w:rPr>
        <w:t xml:space="preserve"> </w:t>
      </w:r>
      <w:r w:rsidR="000507C2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FbC1IYWNoZW08L0F1dGhvcj48WWVhcj4yMDE5PC9ZZWFy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</w:fldData>
        </w:fldChar>
      </w:r>
      <w:r w:rsidR="000507C2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0507C2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FbC1IYWNoZW08L0F1dGhvcj48WWVhcj4yMDE5PC9ZZWFy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</w:fldData>
        </w:fldChar>
      </w:r>
      <w:r w:rsidR="000507C2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0507C2">
        <w:rPr>
          <w:rFonts w:ascii="Arial" w:eastAsiaTheme="minorEastAsia" w:hAnsi="Arial" w:cs="Arial"/>
          <w:sz w:val="20"/>
          <w:szCs w:val="20"/>
        </w:rPr>
      </w:r>
      <w:r w:rsidR="000507C2">
        <w:rPr>
          <w:rFonts w:ascii="Arial" w:eastAsiaTheme="minorEastAsia" w:hAnsi="Arial" w:cs="Arial"/>
          <w:sz w:val="20"/>
          <w:szCs w:val="20"/>
        </w:rPr>
        <w:fldChar w:fldCharType="end"/>
      </w:r>
      <w:r w:rsidR="000507C2">
        <w:rPr>
          <w:rFonts w:ascii="Arial" w:eastAsiaTheme="minorEastAsia" w:hAnsi="Arial" w:cs="Arial"/>
          <w:sz w:val="20"/>
          <w:szCs w:val="20"/>
        </w:rPr>
        <w:fldChar w:fldCharType="separate"/>
      </w:r>
      <w:r w:rsidR="000507C2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0507C2">
        <w:rPr>
          <w:rFonts w:ascii="Arial" w:eastAsiaTheme="minorEastAsia" w:hAnsi="Arial" w:cs="Arial"/>
          <w:sz w:val="20"/>
          <w:szCs w:val="20"/>
        </w:rPr>
        <w:fldChar w:fldCharType="end"/>
      </w:r>
      <w:r w:rsidR="000507C2">
        <w:rPr>
          <w:rFonts w:ascii="Arial" w:eastAsiaTheme="minorEastAsia" w:hAnsi="Arial" w:cs="Arial"/>
          <w:sz w:val="20"/>
          <w:szCs w:val="20"/>
        </w:rPr>
        <w:t>.</w:t>
      </w:r>
      <w:r w:rsidR="004367E1">
        <w:rPr>
          <w:rFonts w:ascii="Arial" w:eastAsiaTheme="minorEastAsia" w:hAnsi="Arial" w:cs="Arial"/>
          <w:sz w:val="20"/>
          <w:szCs w:val="20"/>
        </w:rPr>
        <w:t xml:space="preserve"> </w:t>
      </w:r>
    </w:p>
    <w:p w14:paraId="0FC06EEB" w14:textId="63891ED4" w:rsidR="00586574" w:rsidRPr="00586574" w:rsidRDefault="00586574">
      <w:pPr>
        <w:rPr>
          <w:rFonts w:ascii="Arial" w:hAnsi="Arial" w:cs="Arial"/>
          <w:sz w:val="20"/>
          <w:szCs w:val="20"/>
        </w:rPr>
      </w:pPr>
    </w:p>
    <w:p w14:paraId="65A55AAE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4B6F3BD0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5F83132F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5934D382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3D58DF8F" w14:textId="480EFA02" w:rsidR="00586574" w:rsidRDefault="00527A19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Fixed oxygen in space (might get cut)</w:t>
      </w:r>
    </w:p>
    <w:p w14:paraId="5C6440D1" w14:textId="094F4E12" w:rsidR="00F81BF3" w:rsidRPr="00AE4B69" w:rsidRDefault="00F81BF3">
      <w:pPr>
        <w:rPr>
          <w:rFonts w:ascii="Arial" w:hAnsi="Arial" w:cs="Arial"/>
          <w:strike/>
          <w:sz w:val="20"/>
          <w:szCs w:val="20"/>
        </w:rPr>
      </w:pPr>
      <w:r w:rsidRPr="00AE4B69">
        <w:rPr>
          <w:rFonts w:ascii="Arial" w:hAnsi="Arial" w:cs="Arial"/>
          <w:strike/>
          <w:sz w:val="20"/>
          <w:szCs w:val="20"/>
        </w:rPr>
        <w:t xml:space="preserve">Our model can be used to predict the minimum </w:t>
      </w:r>
      <w:r w:rsidR="002C61CD" w:rsidRPr="00AE4B69">
        <w:rPr>
          <w:rFonts w:ascii="Arial" w:hAnsi="Arial" w:cs="Arial"/>
          <w:strike/>
          <w:sz w:val="20"/>
          <w:szCs w:val="20"/>
        </w:rPr>
        <w:t>diameter</w:t>
      </w:r>
      <w:r w:rsidR="00D35CB2" w:rsidRPr="00AE4B69">
        <w:rPr>
          <w:rFonts w:ascii="Arial" w:hAnsi="Arial" w:cs="Arial"/>
          <w:strike/>
          <w:sz w:val="20"/>
          <w:szCs w:val="20"/>
        </w:rPr>
        <w:t xml:space="preserve"> a mucus plug must be to allow for anaerobic bacteria to survive in its interior. </w:t>
      </w:r>
      <w:r w:rsidR="005D79E9" w:rsidRPr="00AE4B69">
        <w:rPr>
          <w:rFonts w:ascii="Arial" w:hAnsi="Arial" w:cs="Arial"/>
          <w:strike/>
          <w:sz w:val="20"/>
          <w:szCs w:val="20"/>
        </w:rPr>
        <w:t xml:space="preserve">The critical domain size problem asks how </w:t>
      </w:r>
      <w:r w:rsidR="00A10FB3" w:rsidRPr="00AE4B69">
        <w:rPr>
          <w:rFonts w:ascii="Arial" w:hAnsi="Arial" w:cs="Arial"/>
          <w:strike/>
          <w:sz w:val="20"/>
          <w:szCs w:val="20"/>
        </w:rPr>
        <w:t xml:space="preserve">large a habitat must be </w:t>
      </w:r>
      <w:r w:rsidR="00092E40" w:rsidRPr="00AE4B69">
        <w:rPr>
          <w:rFonts w:ascii="Arial" w:hAnsi="Arial" w:cs="Arial"/>
          <w:strike/>
          <w:sz w:val="20"/>
          <w:szCs w:val="20"/>
        </w:rPr>
        <w:t>to support a population</w:t>
      </w:r>
      <w:r w:rsidR="00F4031E" w:rsidRPr="00AE4B69">
        <w:rPr>
          <w:rFonts w:ascii="Arial" w:hAnsi="Arial" w:cs="Arial"/>
          <w:strike/>
          <w:sz w:val="20"/>
          <w:szCs w:val="20"/>
        </w:rPr>
        <w:t xml:space="preserve">, </w:t>
      </w:r>
      <w:r w:rsidR="00144099" w:rsidRPr="00AE4B69">
        <w:rPr>
          <w:rFonts w:ascii="Arial" w:hAnsi="Arial" w:cs="Arial"/>
          <w:strike/>
          <w:sz w:val="20"/>
          <w:szCs w:val="20"/>
        </w:rPr>
        <w:t>or the size a refuge must be for an animal to survive</w:t>
      </w:r>
      <w:r w:rsidR="00345413" w:rsidRPr="00AE4B69">
        <w:rPr>
          <w:rFonts w:ascii="Arial" w:hAnsi="Arial" w:cs="Arial"/>
          <w:strike/>
          <w:sz w:val="20"/>
          <w:szCs w:val="20"/>
        </w:rPr>
        <w:t xml:space="preserve"> </w:t>
      </w:r>
      <w:r w:rsidR="00345413" w:rsidRPr="00AE4B69">
        <w:rPr>
          <w:rFonts w:ascii="Arial" w:hAnsi="Arial" w:cs="Arial"/>
          <w:strike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 w:rsidRPr="00AE4B69">
        <w:rPr>
          <w:rFonts w:ascii="Arial" w:hAnsi="Arial" w:cs="Arial"/>
          <w:strike/>
          <w:sz w:val="20"/>
          <w:szCs w:val="20"/>
        </w:rPr>
        <w:instrText xml:space="preserve"> ADDIN EN.CITE </w:instrText>
      </w:r>
      <w:r w:rsidR="005368C8" w:rsidRPr="00AE4B69">
        <w:rPr>
          <w:rFonts w:ascii="Arial" w:hAnsi="Arial" w:cs="Arial"/>
          <w:strike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 w:rsidRPr="00AE4B69">
        <w:rPr>
          <w:rFonts w:ascii="Arial" w:hAnsi="Arial" w:cs="Arial"/>
          <w:strike/>
          <w:sz w:val="20"/>
          <w:szCs w:val="20"/>
        </w:rPr>
        <w:instrText xml:space="preserve"> ADDIN EN.CITE.DATA </w:instrText>
      </w:r>
      <w:r w:rsidR="005368C8" w:rsidRPr="00AE4B69">
        <w:rPr>
          <w:rFonts w:ascii="Arial" w:hAnsi="Arial" w:cs="Arial"/>
          <w:strike/>
          <w:sz w:val="20"/>
          <w:szCs w:val="20"/>
        </w:rPr>
      </w:r>
      <w:r w:rsidR="005368C8" w:rsidRPr="00AE4B69">
        <w:rPr>
          <w:rFonts w:ascii="Arial" w:hAnsi="Arial" w:cs="Arial"/>
          <w:strike/>
          <w:sz w:val="20"/>
          <w:szCs w:val="20"/>
        </w:rPr>
        <w:fldChar w:fldCharType="end"/>
      </w:r>
      <w:r w:rsidR="00345413" w:rsidRPr="00AE4B69">
        <w:rPr>
          <w:rFonts w:ascii="Arial" w:hAnsi="Arial" w:cs="Arial"/>
          <w:strike/>
          <w:sz w:val="20"/>
          <w:szCs w:val="20"/>
        </w:rPr>
      </w:r>
      <w:r w:rsidR="00345413" w:rsidRPr="00AE4B69">
        <w:rPr>
          <w:rFonts w:ascii="Arial" w:hAnsi="Arial" w:cs="Arial"/>
          <w:strike/>
          <w:sz w:val="20"/>
          <w:szCs w:val="20"/>
        </w:rPr>
        <w:fldChar w:fldCharType="separate"/>
      </w:r>
      <w:r w:rsidR="005368C8" w:rsidRPr="00AE4B69">
        <w:rPr>
          <w:rFonts w:ascii="Arial" w:hAnsi="Arial" w:cs="Arial"/>
          <w:strike/>
          <w:noProof/>
          <w:sz w:val="20"/>
          <w:szCs w:val="20"/>
        </w:rPr>
        <w:t>(13-15)</w:t>
      </w:r>
      <w:r w:rsidR="00345413" w:rsidRPr="00AE4B69">
        <w:rPr>
          <w:rFonts w:ascii="Arial" w:hAnsi="Arial" w:cs="Arial"/>
          <w:strike/>
          <w:sz w:val="20"/>
          <w:szCs w:val="20"/>
        </w:rPr>
        <w:fldChar w:fldCharType="end"/>
      </w:r>
      <w:r w:rsidR="005368C8" w:rsidRPr="00AE4B69">
        <w:rPr>
          <w:rFonts w:ascii="Arial" w:hAnsi="Arial" w:cs="Arial"/>
          <w:strike/>
          <w:sz w:val="20"/>
          <w:szCs w:val="20"/>
        </w:rPr>
        <w:t>.</w:t>
      </w:r>
      <w:r w:rsidR="008918F3" w:rsidRPr="00AE4B69">
        <w:rPr>
          <w:rFonts w:ascii="Arial" w:hAnsi="Arial" w:cs="Arial"/>
          <w:strike/>
          <w:sz w:val="20"/>
          <w:szCs w:val="20"/>
        </w:rPr>
        <w:t xml:space="preserve"> Here, we consider </w:t>
      </w:r>
      <w:r w:rsidR="004E4EA8" w:rsidRPr="00AE4B69">
        <w:rPr>
          <w:rFonts w:ascii="Arial" w:hAnsi="Arial" w:cs="Arial"/>
          <w:strike/>
          <w:sz w:val="20"/>
          <w:szCs w:val="20"/>
        </w:rPr>
        <w:t>how large a mucus plug must be to have</w:t>
      </w:r>
      <w:r w:rsidR="004464E4" w:rsidRPr="00AE4B69">
        <w:rPr>
          <w:rFonts w:ascii="Arial" w:hAnsi="Arial" w:cs="Arial"/>
          <w:strike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4D973ED7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</w:t>
      </w:r>
      <w:r w:rsidR="00C667C5">
        <w:rPr>
          <w:rFonts w:ascii="Arial" w:eastAsiaTheme="minorEastAsia" w:hAnsi="Arial" w:cs="Arial"/>
          <w:sz w:val="20"/>
          <w:szCs w:val="20"/>
        </w:rPr>
        <w:t xml:space="preserve">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7577E">
        <w:rPr>
          <w:rFonts w:ascii="Arial" w:eastAsiaTheme="minorEastAsia" w:hAnsi="Arial" w:cs="Arial"/>
          <w:sz w:val="20"/>
          <w:szCs w:val="20"/>
        </w:rPr>
        <w:t>, so t</w:t>
      </w:r>
      <w:r w:rsidR="00240C44">
        <w:rPr>
          <w:rFonts w:ascii="Arial" w:eastAsiaTheme="minorEastAsia" w:hAnsi="Arial" w:cs="Arial"/>
          <w:sz w:val="20"/>
          <w:szCs w:val="20"/>
        </w:rPr>
        <w:t>he</w:t>
      </w:r>
      <w:r w:rsidR="00A7577E">
        <w:rPr>
          <w:rFonts w:ascii="Arial" w:eastAsiaTheme="minorEastAsia" w:hAnsi="Arial" w:cs="Arial"/>
          <w:sz w:val="20"/>
          <w:szCs w:val="20"/>
        </w:rPr>
        <w:t xml:space="preserve"> </w:t>
      </w:r>
      <w:r w:rsidR="00240C44">
        <w:rPr>
          <w:rFonts w:ascii="Arial" w:eastAsiaTheme="minorEastAsia" w:hAnsi="Arial" w:cs="Arial"/>
          <w:sz w:val="20"/>
          <w:szCs w:val="20"/>
        </w:rPr>
        <w:t xml:space="preserve">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04C68C1F" w:rsidR="00F279FE" w:rsidRPr="00B81AB5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7E13BC3D" w:rsidR="00B81AB5" w:rsidRDefault="003F5FA7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B81AB5"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 w:rsidR="00B81AB5"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v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u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u</m:t>
              </m:r>
            </m:e>
          </m:d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15B6F9DB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5LTIx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DA2CA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A2CA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5LTIx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DA2CA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A2CAB">
        <w:rPr>
          <w:rFonts w:ascii="Arial" w:eastAsiaTheme="minorEastAsia" w:hAnsi="Arial" w:cs="Arial"/>
          <w:sz w:val="20"/>
          <w:szCs w:val="20"/>
        </w:rPr>
      </w:r>
      <w:r w:rsidR="00DA2CAB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DA2CAB">
        <w:rPr>
          <w:rFonts w:ascii="Arial" w:eastAsiaTheme="minorEastAsia" w:hAnsi="Arial" w:cs="Arial"/>
          <w:noProof/>
          <w:sz w:val="20"/>
          <w:szCs w:val="20"/>
        </w:rPr>
        <w:t>(19-21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01BC7FA8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5610B023" w14:textId="77777777" w:rsidR="000507C2" w:rsidRPr="000507C2" w:rsidRDefault="00000E27" w:rsidP="000507C2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0507C2" w:rsidRPr="000507C2">
        <w:rPr>
          <w:noProof/>
        </w:rPr>
        <w:t>1.</w:t>
      </w:r>
      <w:r w:rsidR="000507C2" w:rsidRPr="000507C2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0507C2" w:rsidRPr="000507C2">
        <w:rPr>
          <w:i/>
          <w:noProof/>
        </w:rPr>
        <w:t>Proceedings of the National Academy of Sciences</w:t>
      </w:r>
      <w:r w:rsidR="000507C2" w:rsidRPr="000507C2">
        <w:rPr>
          <w:noProof/>
        </w:rPr>
        <w:t xml:space="preserve"> </w:t>
      </w:r>
      <w:r w:rsidR="000507C2" w:rsidRPr="000507C2">
        <w:rPr>
          <w:b/>
          <w:noProof/>
        </w:rPr>
        <w:t>111</w:t>
      </w:r>
      <w:r w:rsidR="000507C2" w:rsidRPr="000507C2">
        <w:rPr>
          <w:noProof/>
        </w:rPr>
        <w:t>, 208-213 (2014).</w:t>
      </w:r>
    </w:p>
    <w:p w14:paraId="3F03475C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2.</w:t>
      </w:r>
      <w:r w:rsidRPr="000507C2">
        <w:rPr>
          <w:noProof/>
        </w:rPr>
        <w:tab/>
        <w:t xml:space="preserve">R. J. Allen, B. Waclaw, Bacterial growth: a statistical physicist's guide. </w:t>
      </w:r>
      <w:r w:rsidRPr="000507C2">
        <w:rPr>
          <w:i/>
          <w:noProof/>
        </w:rPr>
        <w:t>Rep Prog Phys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82</w:t>
      </w:r>
      <w:r w:rsidRPr="000507C2">
        <w:rPr>
          <w:noProof/>
        </w:rPr>
        <w:t>, 016601 (2019).</w:t>
      </w:r>
    </w:p>
    <w:p w14:paraId="482FD847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3.</w:t>
      </w:r>
      <w:r w:rsidRPr="000507C2">
        <w:rPr>
          <w:noProof/>
        </w:rPr>
        <w:tab/>
        <w:t xml:space="preserve">K. Lewis, Programmed death in bacteria. </w:t>
      </w:r>
      <w:r w:rsidRPr="000507C2">
        <w:rPr>
          <w:i/>
          <w:noProof/>
        </w:rPr>
        <w:t>Microbiol Mol Biol Rev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64</w:t>
      </w:r>
      <w:r w:rsidRPr="000507C2">
        <w:rPr>
          <w:noProof/>
        </w:rPr>
        <w:t>, 503-514 (2000).</w:t>
      </w:r>
    </w:p>
    <w:p w14:paraId="601E1CB7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4.</w:t>
      </w:r>
      <w:r w:rsidRPr="000507C2">
        <w:rPr>
          <w:noProof/>
        </w:rPr>
        <w:tab/>
        <w:t>D. J. Hentges, "Anaerobes: General Characteristics" in Medical Microbiology</w:t>
      </w:r>
      <w:r w:rsidRPr="000507C2">
        <w:rPr>
          <w:i/>
          <w:noProof/>
        </w:rPr>
        <w:t>,</w:t>
      </w:r>
      <w:r w:rsidRPr="000507C2">
        <w:rPr>
          <w:noProof/>
        </w:rPr>
        <w:t xml:space="preserve"> S. Baron, Ed. (University of Texas Medical Branch at Galveston</w:t>
      </w:r>
    </w:p>
    <w:p w14:paraId="0DD272E6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Copyright © 1996, The University of Texas Medical Branch at Galveston., Galveston (TX), 1996).</w:t>
      </w:r>
    </w:p>
    <w:p w14:paraId="521FFCCF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5.</w:t>
      </w:r>
      <w:r w:rsidRPr="000507C2">
        <w:rPr>
          <w:noProof/>
        </w:rPr>
        <w:tab/>
        <w:t>J. Macdougall, "Analysis of Dose–Response Studies—Emax Model" in Dose Finding in Drug Development</w:t>
      </w:r>
      <w:r w:rsidRPr="000507C2">
        <w:rPr>
          <w:i/>
          <w:noProof/>
        </w:rPr>
        <w:t>,</w:t>
      </w:r>
      <w:r w:rsidRPr="000507C2">
        <w:rPr>
          <w:noProof/>
        </w:rPr>
        <w:t xml:space="preserve"> N. Ting, Ed. (Springer New York, New York, NY, 2006), 10.1007/0-387-33706-7_9, pp. 127-145.</w:t>
      </w:r>
    </w:p>
    <w:p w14:paraId="50D83BF9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6.</w:t>
      </w:r>
      <w:r w:rsidRPr="000507C2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0507C2">
        <w:rPr>
          <w:i/>
          <w:noProof/>
        </w:rPr>
        <w:t>Front Biosci (Elite Ed)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2</w:t>
      </w:r>
      <w:r w:rsidRPr="000507C2">
        <w:rPr>
          <w:noProof/>
        </w:rPr>
        <w:t>, 582-601 (2010).</w:t>
      </w:r>
    </w:p>
    <w:p w14:paraId="1041D187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7.</w:t>
      </w:r>
      <w:r w:rsidRPr="000507C2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0507C2">
        <w:rPr>
          <w:i/>
          <w:noProof/>
        </w:rPr>
        <w:t>Mathematics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8</w:t>
      </w:r>
      <w:r w:rsidRPr="000507C2">
        <w:rPr>
          <w:noProof/>
        </w:rPr>
        <w:t>, 1324 (2020).</w:t>
      </w:r>
    </w:p>
    <w:p w14:paraId="5D20ED14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8.</w:t>
      </w:r>
      <w:r w:rsidRPr="000507C2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0507C2">
        <w:rPr>
          <w:i/>
          <w:noProof/>
        </w:rPr>
        <w:t>PLoS One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12</w:t>
      </w:r>
      <w:r w:rsidRPr="000507C2">
        <w:rPr>
          <w:noProof/>
        </w:rPr>
        <w:t>, e0185477 (2017).</w:t>
      </w:r>
    </w:p>
    <w:p w14:paraId="437260F2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9.</w:t>
      </w:r>
      <w:r w:rsidRPr="000507C2">
        <w:rPr>
          <w:noProof/>
        </w:rPr>
        <w:tab/>
        <w:t xml:space="preserve">A. Logg, K.-A. Mardal, G. Wells, </w:t>
      </w:r>
      <w:r w:rsidRPr="000507C2">
        <w:rPr>
          <w:i/>
          <w:noProof/>
        </w:rPr>
        <w:t>Automated Solution of Differential Equations by the Finite Element Method: The FEniCS Book</w:t>
      </w:r>
      <w:r w:rsidRPr="000507C2">
        <w:rPr>
          <w:noProof/>
        </w:rPr>
        <w:t xml:space="preserve"> (Springer Publishing Company, Incorporated, 2012).</w:t>
      </w:r>
    </w:p>
    <w:p w14:paraId="4D9A9429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0.</w:t>
      </w:r>
      <w:r w:rsidRPr="000507C2">
        <w:rPr>
          <w:noProof/>
        </w:rPr>
        <w:tab/>
        <w:t>M. Alnæs</w:t>
      </w:r>
      <w:r w:rsidRPr="000507C2">
        <w:rPr>
          <w:i/>
          <w:noProof/>
        </w:rPr>
        <w:t xml:space="preserve"> et al.</w:t>
      </w:r>
      <w:r w:rsidRPr="000507C2">
        <w:rPr>
          <w:noProof/>
        </w:rPr>
        <w:t xml:space="preserve">, The FEniCS Project Version 1.5. </w:t>
      </w:r>
      <w:r w:rsidRPr="000507C2">
        <w:rPr>
          <w:i/>
          <w:noProof/>
        </w:rPr>
        <w:t>Archive of Numerical Software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3</w:t>
      </w:r>
      <w:r w:rsidRPr="000507C2">
        <w:rPr>
          <w:noProof/>
        </w:rPr>
        <w:t>, 9-23 (2015).</w:t>
      </w:r>
    </w:p>
    <w:p w14:paraId="30E24567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1.</w:t>
      </w:r>
      <w:r w:rsidRPr="000507C2">
        <w:rPr>
          <w:noProof/>
        </w:rPr>
        <w:tab/>
        <w:t xml:space="preserve">MATLAB:2021a, </w:t>
      </w:r>
      <w:r w:rsidRPr="000507C2">
        <w:rPr>
          <w:i/>
          <w:noProof/>
        </w:rPr>
        <w:t>9.10.0.1710957 (R2021a)</w:t>
      </w:r>
      <w:r w:rsidRPr="000507C2">
        <w:rPr>
          <w:noProof/>
        </w:rPr>
        <w:t xml:space="preserve"> (The MathWorks Inc., 2021).</w:t>
      </w:r>
    </w:p>
    <w:p w14:paraId="0CBEB657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2.</w:t>
      </w:r>
      <w:r w:rsidRPr="000507C2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0507C2">
        <w:rPr>
          <w:i/>
          <w:noProof/>
        </w:rPr>
        <w:t>mBio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6</w:t>
      </w:r>
      <w:r w:rsidRPr="000507C2">
        <w:rPr>
          <w:noProof/>
        </w:rPr>
        <w:t>, e00767-00715 (2015).</w:t>
      </w:r>
    </w:p>
    <w:p w14:paraId="04C24245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3.</w:t>
      </w:r>
      <w:r w:rsidRPr="000507C2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0507C2">
        <w:rPr>
          <w:i/>
          <w:noProof/>
        </w:rPr>
        <w:t>Journal of The Royal Society Interface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2</w:t>
      </w:r>
      <w:r w:rsidRPr="000507C2">
        <w:rPr>
          <w:noProof/>
        </w:rPr>
        <w:t>, 379-387 (2005).</w:t>
      </w:r>
    </w:p>
    <w:p w14:paraId="15AE5C7D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4.</w:t>
      </w:r>
      <w:r w:rsidRPr="000507C2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0507C2">
        <w:rPr>
          <w:i/>
          <w:noProof/>
        </w:rPr>
        <w:t>Discrete &amp; Continuous Dynamical Systems-B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26</w:t>
      </w:r>
      <w:r w:rsidRPr="000507C2">
        <w:rPr>
          <w:noProof/>
        </w:rPr>
        <w:t>, 367 (2021).</w:t>
      </w:r>
    </w:p>
    <w:p w14:paraId="046E587E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5.</w:t>
      </w:r>
      <w:r w:rsidRPr="000507C2">
        <w:rPr>
          <w:noProof/>
        </w:rPr>
        <w:tab/>
        <w:t>J. D. Murray, "Epidemic Models and the Dynamics of Infectious Diseases" in Mathematical Biology</w:t>
      </w:r>
      <w:r w:rsidRPr="000507C2">
        <w:rPr>
          <w:i/>
          <w:noProof/>
        </w:rPr>
        <w:t>,</w:t>
      </w:r>
      <w:r w:rsidRPr="000507C2">
        <w:rPr>
          <w:noProof/>
        </w:rPr>
        <w:t xml:space="preserve"> J. D. Murray, Ed. (Springer Berlin Heidelberg, Berlin, Heidelberg, 1993), 10.1007/978-3-662-08542-4_19, pp. 610-650.</w:t>
      </w:r>
    </w:p>
    <w:p w14:paraId="3B3DC0F3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6.</w:t>
      </w:r>
      <w:r w:rsidRPr="000507C2">
        <w:rPr>
          <w:noProof/>
        </w:rPr>
        <w:tab/>
        <w:t xml:space="preserve">M. El-Hachem, S. W. McCue, W. Jin, Y. Du, M. J. Simpson, Revisiting the Fisher-Kolmogorov-Petrovsky-Piskunov equation to interpret the spreading-extinction dichotomy. </w:t>
      </w:r>
      <w:r w:rsidRPr="000507C2">
        <w:rPr>
          <w:i/>
          <w:noProof/>
        </w:rPr>
        <w:t>Proc Math Phys Eng Sci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475</w:t>
      </w:r>
      <w:r w:rsidRPr="000507C2">
        <w:rPr>
          <w:noProof/>
        </w:rPr>
        <w:t>, 20190378 (2019).</w:t>
      </w:r>
    </w:p>
    <w:p w14:paraId="24BE166B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7.</w:t>
      </w:r>
      <w:r w:rsidRPr="000507C2">
        <w:rPr>
          <w:noProof/>
        </w:rPr>
        <w:tab/>
        <w:t xml:space="preserve">W. Yuan, Q. Chen, J. Qi, Y. Li, The General Traveling Wave Solutions of the Fisher Equation with Degree Three. </w:t>
      </w:r>
      <w:r w:rsidRPr="000507C2">
        <w:rPr>
          <w:i/>
          <w:noProof/>
        </w:rPr>
        <w:t>Advances in Mathematical Physics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2013</w:t>
      </w:r>
      <w:r w:rsidRPr="000507C2">
        <w:rPr>
          <w:noProof/>
        </w:rPr>
        <w:t>, 657918 (2013).</w:t>
      </w:r>
    </w:p>
    <w:p w14:paraId="272BA445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lastRenderedPageBreak/>
        <w:t>18.</w:t>
      </w:r>
      <w:r w:rsidRPr="000507C2">
        <w:rPr>
          <w:noProof/>
        </w:rPr>
        <w:tab/>
        <w:t xml:space="preserve">H. Kierstead, L. B. Slobodkin, The size of water masses containing plankton blooms. </w:t>
      </w:r>
      <w:r w:rsidRPr="000507C2">
        <w:rPr>
          <w:i/>
          <w:noProof/>
        </w:rPr>
        <w:t>J. mar. Res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12</w:t>
      </w:r>
      <w:r w:rsidRPr="000507C2">
        <w:rPr>
          <w:noProof/>
        </w:rPr>
        <w:t>, 141-147 (1953).</w:t>
      </w:r>
    </w:p>
    <w:p w14:paraId="37B239DC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19.</w:t>
      </w:r>
      <w:r w:rsidRPr="000507C2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7C7FEDB7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20.</w:t>
      </w:r>
      <w:r w:rsidRPr="000507C2">
        <w:rPr>
          <w:noProof/>
        </w:rPr>
        <w:tab/>
        <w:t xml:space="preserve">S. Trofimchuk, V. Volpert, Traveling waves in delayed reaction-diffusion equations in biology. </w:t>
      </w:r>
      <w:r w:rsidRPr="000507C2">
        <w:rPr>
          <w:i/>
          <w:noProof/>
        </w:rPr>
        <w:t>Mathematical Biosciences and Engineering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17</w:t>
      </w:r>
      <w:r w:rsidRPr="000507C2">
        <w:rPr>
          <w:noProof/>
        </w:rPr>
        <w:t>, 6487-6514 (2020).</w:t>
      </w:r>
    </w:p>
    <w:p w14:paraId="3F3BB6C4" w14:textId="77777777" w:rsidR="000507C2" w:rsidRPr="000507C2" w:rsidRDefault="000507C2" w:rsidP="000507C2">
      <w:pPr>
        <w:pStyle w:val="EndNoteBibliography"/>
        <w:ind w:left="720" w:hanging="720"/>
        <w:rPr>
          <w:noProof/>
        </w:rPr>
      </w:pPr>
      <w:r w:rsidRPr="000507C2">
        <w:rPr>
          <w:noProof/>
        </w:rPr>
        <w:t>21.</w:t>
      </w:r>
      <w:r w:rsidRPr="000507C2">
        <w:rPr>
          <w:noProof/>
        </w:rPr>
        <w:tab/>
        <w:t xml:space="preserve">A. V. Narla, J. Cremer, T. Hwa, A traveling-wave solution for bacterial chemotaxis with growth. </w:t>
      </w:r>
      <w:r w:rsidRPr="000507C2">
        <w:rPr>
          <w:i/>
          <w:noProof/>
        </w:rPr>
        <w:t>Proceedings of the National Academy of Sciences</w:t>
      </w:r>
      <w:r w:rsidRPr="000507C2">
        <w:rPr>
          <w:noProof/>
        </w:rPr>
        <w:t xml:space="preserve"> </w:t>
      </w:r>
      <w:r w:rsidRPr="000507C2">
        <w:rPr>
          <w:b/>
          <w:noProof/>
        </w:rPr>
        <w:t>118</w:t>
      </w:r>
      <w:r w:rsidRPr="000507C2">
        <w:rPr>
          <w:noProof/>
        </w:rPr>
        <w:t>, e2105138118 (2021).</w:t>
      </w:r>
    </w:p>
    <w:p w14:paraId="7746350D" w14:textId="7C936FFA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1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item&gt;144&lt;/item&gt;&lt;item&gt;147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35632"/>
    <w:rsid w:val="00040606"/>
    <w:rsid w:val="000507C2"/>
    <w:rsid w:val="0005332A"/>
    <w:rsid w:val="00054DB9"/>
    <w:rsid w:val="0008749B"/>
    <w:rsid w:val="00092E40"/>
    <w:rsid w:val="000C1887"/>
    <w:rsid w:val="000C2616"/>
    <w:rsid w:val="000C5C3B"/>
    <w:rsid w:val="000C5E01"/>
    <w:rsid w:val="000E171B"/>
    <w:rsid w:val="000E6044"/>
    <w:rsid w:val="000E7D4A"/>
    <w:rsid w:val="000F393E"/>
    <w:rsid w:val="00105BCD"/>
    <w:rsid w:val="00115A79"/>
    <w:rsid w:val="00117E88"/>
    <w:rsid w:val="00131281"/>
    <w:rsid w:val="0013655C"/>
    <w:rsid w:val="00144099"/>
    <w:rsid w:val="00145D3E"/>
    <w:rsid w:val="00162D58"/>
    <w:rsid w:val="00164857"/>
    <w:rsid w:val="00165A19"/>
    <w:rsid w:val="00172C4D"/>
    <w:rsid w:val="00177831"/>
    <w:rsid w:val="001B01DC"/>
    <w:rsid w:val="001B0B6F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9075D"/>
    <w:rsid w:val="002A1372"/>
    <w:rsid w:val="002A55E9"/>
    <w:rsid w:val="002B046A"/>
    <w:rsid w:val="002B58C0"/>
    <w:rsid w:val="002C3D8F"/>
    <w:rsid w:val="002C61CD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5551F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5FA7"/>
    <w:rsid w:val="003F6784"/>
    <w:rsid w:val="00421878"/>
    <w:rsid w:val="004367E1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27A19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86574"/>
    <w:rsid w:val="005A7A99"/>
    <w:rsid w:val="005B00CF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6F3278"/>
    <w:rsid w:val="0070319C"/>
    <w:rsid w:val="00705BB6"/>
    <w:rsid w:val="00706CEF"/>
    <w:rsid w:val="00706FE1"/>
    <w:rsid w:val="0073797F"/>
    <w:rsid w:val="00741C52"/>
    <w:rsid w:val="007439B1"/>
    <w:rsid w:val="00756162"/>
    <w:rsid w:val="007760F9"/>
    <w:rsid w:val="00787FD9"/>
    <w:rsid w:val="00795EE1"/>
    <w:rsid w:val="0079683D"/>
    <w:rsid w:val="007A1630"/>
    <w:rsid w:val="007A3146"/>
    <w:rsid w:val="007A522F"/>
    <w:rsid w:val="007A7282"/>
    <w:rsid w:val="007B07FF"/>
    <w:rsid w:val="007C2407"/>
    <w:rsid w:val="007C2B83"/>
    <w:rsid w:val="007C4791"/>
    <w:rsid w:val="007D1110"/>
    <w:rsid w:val="007E047F"/>
    <w:rsid w:val="007F14AB"/>
    <w:rsid w:val="007F1633"/>
    <w:rsid w:val="007F5504"/>
    <w:rsid w:val="00803B5A"/>
    <w:rsid w:val="00812B12"/>
    <w:rsid w:val="008209B0"/>
    <w:rsid w:val="0082666E"/>
    <w:rsid w:val="00826A54"/>
    <w:rsid w:val="008448BB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558B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7577E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05E0"/>
    <w:rsid w:val="00AD512D"/>
    <w:rsid w:val="00AD7261"/>
    <w:rsid w:val="00AE4B69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D46D5"/>
    <w:rsid w:val="00BE2B16"/>
    <w:rsid w:val="00BE3A19"/>
    <w:rsid w:val="00BE66C9"/>
    <w:rsid w:val="00BF222E"/>
    <w:rsid w:val="00C200B9"/>
    <w:rsid w:val="00C26F15"/>
    <w:rsid w:val="00C3316E"/>
    <w:rsid w:val="00C336EF"/>
    <w:rsid w:val="00C43174"/>
    <w:rsid w:val="00C576B8"/>
    <w:rsid w:val="00C6206F"/>
    <w:rsid w:val="00C667C5"/>
    <w:rsid w:val="00C73A02"/>
    <w:rsid w:val="00C87325"/>
    <w:rsid w:val="00C920B2"/>
    <w:rsid w:val="00CA10BC"/>
    <w:rsid w:val="00CB6FB9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24128"/>
    <w:rsid w:val="00D3080E"/>
    <w:rsid w:val="00D32F50"/>
    <w:rsid w:val="00D35CB2"/>
    <w:rsid w:val="00D3796B"/>
    <w:rsid w:val="00D47C83"/>
    <w:rsid w:val="00D52049"/>
    <w:rsid w:val="00D5232E"/>
    <w:rsid w:val="00D629D9"/>
    <w:rsid w:val="00D73D85"/>
    <w:rsid w:val="00D742D7"/>
    <w:rsid w:val="00D77FEC"/>
    <w:rsid w:val="00D86AE8"/>
    <w:rsid w:val="00D91A9F"/>
    <w:rsid w:val="00D96279"/>
    <w:rsid w:val="00D97FC8"/>
    <w:rsid w:val="00DA2CAB"/>
    <w:rsid w:val="00DC4D05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5BAD"/>
    <w:rsid w:val="00ED74EB"/>
    <w:rsid w:val="00F05B1F"/>
    <w:rsid w:val="00F1640C"/>
    <w:rsid w:val="00F26B73"/>
    <w:rsid w:val="00F279FE"/>
    <w:rsid w:val="00F37F68"/>
    <w:rsid w:val="00F4031E"/>
    <w:rsid w:val="00F4789A"/>
    <w:rsid w:val="00F81BF3"/>
    <w:rsid w:val="00F917AB"/>
    <w:rsid w:val="00FA0865"/>
    <w:rsid w:val="00FA6634"/>
    <w:rsid w:val="00FB521B"/>
    <w:rsid w:val="00FD14AB"/>
    <w:rsid w:val="00FD4456"/>
    <w:rsid w:val="00FE10ED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99</TotalTime>
  <Pages>5</Pages>
  <Words>2027</Words>
  <Characters>11557</Characters>
  <Application>Microsoft Office Word</Application>
  <DocSecurity>0</DocSecurity>
  <Lines>96</Lines>
  <Paragraphs>27</Paragraphs>
  <ScaleCrop>false</ScaleCrop>
  <Company/>
  <LinksUpToDate>false</LinksUpToDate>
  <CharactersWithSpaces>13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95</cp:revision>
  <dcterms:created xsi:type="dcterms:W3CDTF">2022-10-27T16:45:00Z</dcterms:created>
  <dcterms:modified xsi:type="dcterms:W3CDTF">2022-12-09T21:40:00Z</dcterms:modified>
</cp:coreProperties>
</file>